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6C57B1" w14:textId="35EB048E" w:rsidR="00FC7B57" w:rsidRPr="009E390F" w:rsidRDefault="009E390F" w:rsidP="009E390F">
      <w:pPr>
        <w:jc w:val="center"/>
        <w:rPr>
          <w:b/>
          <w:bCs/>
        </w:rPr>
      </w:pPr>
      <w:r w:rsidRPr="009E390F">
        <w:rPr>
          <w:b/>
          <w:bCs/>
        </w:rPr>
        <w:t>What We Can Learn from Fed Is Best</w:t>
      </w:r>
    </w:p>
    <w:p w14:paraId="141A87A4" w14:textId="01DD9262" w:rsidR="009E390F" w:rsidRPr="009E390F" w:rsidRDefault="009E390F" w:rsidP="009E390F">
      <w:pPr>
        <w:jc w:val="center"/>
        <w:rPr>
          <w:b/>
          <w:bCs/>
        </w:rPr>
      </w:pPr>
      <w:r w:rsidRPr="009E390F">
        <w:rPr>
          <w:b/>
          <w:bCs/>
        </w:rPr>
        <w:t>Kathleen Kendall-Tackett, PhD, IBCLC, FAPA</w:t>
      </w:r>
    </w:p>
    <w:p w14:paraId="67214D9E" w14:textId="52A6E230" w:rsidR="009E390F" w:rsidRDefault="009E390F" w:rsidP="00484FD2">
      <w:pPr>
        <w:jc w:val="center"/>
        <w:rPr>
          <w:b/>
          <w:bCs/>
        </w:rPr>
      </w:pPr>
      <w:r w:rsidRPr="009E390F">
        <w:rPr>
          <w:b/>
          <w:bCs/>
        </w:rPr>
        <w:t>References</w:t>
      </w:r>
      <w:bookmarkStart w:id="0" w:name="_GoBack"/>
      <w:bookmarkEnd w:id="0"/>
      <w:r>
        <w:rPr>
          <w:b/>
          <w:bCs/>
        </w:rPr>
        <w:fldChar w:fldCharType="begin">
          <w:fldData xml:space="preserve">PEVuZE5vdGU+PENpdGUgRXhjbHVkZUF1dGg9IjEiIEV4Y2x1ZGVZZWFyPSIxIiBIaWRkZW49IjEi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</w:fldData>
        </w:fldChar>
      </w:r>
      <w:r w:rsidR="00484FD2">
        <w:rPr>
          <w:b/>
          <w:bCs/>
        </w:rPr>
        <w:instrText xml:space="preserve"> ADDIN EN.CITE </w:instrText>
      </w:r>
      <w:r w:rsidR="00484FD2">
        <w:rPr>
          <w:b/>
          <w:bCs/>
        </w:rPr>
        <w:fldChar w:fldCharType="begin">
          <w:fldData xml:space="preserve">PEVuZE5vdGU+PENpdGUgRXhjbHVkZUF1dGg9IjEiIEV4Y2x1ZGVZZWFyPSIxIiBIaWRkZW49IjEi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</w:fldData>
        </w:fldChar>
      </w:r>
      <w:r w:rsidR="00484FD2">
        <w:rPr>
          <w:b/>
          <w:bCs/>
        </w:rPr>
        <w:instrText xml:space="preserve"> ADDIN EN.CITE.DATA </w:instrText>
      </w:r>
      <w:r w:rsidR="00484FD2">
        <w:rPr>
          <w:b/>
          <w:bCs/>
        </w:rPr>
      </w:r>
      <w:r w:rsidR="00484FD2"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</w:p>
    <w:p w14:paraId="69266A81" w14:textId="77777777" w:rsidR="009E390F" w:rsidRDefault="009E390F" w:rsidP="009E390F">
      <w:pPr>
        <w:jc w:val="center"/>
        <w:rPr>
          <w:b/>
          <w:bCs/>
        </w:rPr>
      </w:pPr>
    </w:p>
    <w:p w14:paraId="1A02590A" w14:textId="77777777" w:rsidR="00484FD2" w:rsidRPr="00484FD2" w:rsidRDefault="009E390F" w:rsidP="00484FD2">
      <w:pPr>
        <w:pStyle w:val="EndNoteBibliography"/>
        <w:spacing w:after="0"/>
        <w:ind w:left="720" w:hanging="720"/>
      </w:pPr>
      <w:r>
        <w:fldChar w:fldCharType="begin">
          <w:fldData xml:space="preserve">PEVuZE5vdGU+PENpdGUgRXhjbHVkZUF1dGg9IjEiIEV4Y2x1ZGVZZWFyPSIxIiBIaWRkZW49IjEi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</w:fldData>
        </w:fldChar>
      </w:r>
      <w:r w:rsidR="00484FD2">
        <w:instrText xml:space="preserve"> ADDIN EN.CITE </w:instrText>
      </w:r>
      <w:r w:rsidR="00484FD2">
        <w:fldChar w:fldCharType="begin">
          <w:fldData xml:space="preserve">PEVuZE5vdGU+PENpdGUgRXhjbHVkZUF1dGg9IjEiIEV4Y2x1ZGVZZWFyPSIxIiBIaWRkZW49IjEi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</w:fldData>
        </w:fldChar>
      </w:r>
      <w:r w:rsidR="00484FD2">
        <w:instrText xml:space="preserve"> ADDIN EN.CITE.DATA </w:instrText>
      </w:r>
      <w:r w:rsidR="00484FD2">
        <w:fldChar w:fldCharType="end"/>
      </w:r>
      <w:r>
        <w:fldChar w:fldCharType="separate"/>
      </w: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r w:rsidR="00484FD2" w:rsidRPr="00484FD2">
        <w:t xml:space="preserve">Bass, J. L., Gartley, T., &amp; Kleinman, R. (2016). Unintended consequences of current breastfeeding initiatives. </w:t>
      </w:r>
      <w:r w:rsidR="00484FD2" w:rsidRPr="00484FD2">
        <w:rPr>
          <w:i/>
        </w:rPr>
        <w:t>JAMA Pediatrics, 170</w:t>
      </w:r>
      <w:r w:rsidR="00484FD2" w:rsidRPr="00484FD2">
        <w:t xml:space="preserve">(10), 923-924. </w:t>
      </w:r>
    </w:p>
    <w:p w14:paraId="01E7ACF9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Bass, J. L., Gartley, T., &amp; Kleinman, R. (2019). World Health Organization Baby-Friendly Hospital Initiative Guideline and 2018 Implementation Guidance. </w:t>
      </w:r>
      <w:r w:rsidRPr="00484FD2">
        <w:rPr>
          <w:i/>
        </w:rPr>
        <w:t>JAMA Pediatrics, 173</w:t>
      </w:r>
      <w:r w:rsidRPr="00484FD2">
        <w:t xml:space="preserve">(1), 93-94. </w:t>
      </w:r>
    </w:p>
    <w:p w14:paraId="43E3DA31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Berger, W. (2014). </w:t>
      </w:r>
      <w:r w:rsidRPr="00484FD2">
        <w:rPr>
          <w:i/>
        </w:rPr>
        <w:t>A more beautiful question</w:t>
      </w:r>
      <w:r w:rsidRPr="00484FD2">
        <w:t>. New York: Bloomsbury.</w:t>
      </w:r>
    </w:p>
    <w:p w14:paraId="38D34B37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Brown, A. E. (2018). What do women lose if they are prevented from meeting their breastfeeding goals? </w:t>
      </w:r>
      <w:r w:rsidRPr="00484FD2">
        <w:rPr>
          <w:i/>
        </w:rPr>
        <w:t>Clinical Lactation, 9</w:t>
      </w:r>
      <w:r w:rsidRPr="00484FD2">
        <w:t xml:space="preserve">(4), 200-207. </w:t>
      </w:r>
    </w:p>
    <w:p w14:paraId="2211E428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Dewey, K. G., Nommsen-Rivers, L. A., Heinig, M. J., &amp; Cohen, R. J. (2003). Risk factors for suboptimal infant breastfeeding behavior, delayed onset of lactation, and excess neonatal weight loss. </w:t>
      </w:r>
      <w:r w:rsidRPr="00484FD2">
        <w:rPr>
          <w:i/>
        </w:rPr>
        <w:t>Pediatrics, 112</w:t>
      </w:r>
      <w:r w:rsidRPr="00484FD2">
        <w:t xml:space="preserve">(3), 607-619. </w:t>
      </w:r>
    </w:p>
    <w:p w14:paraId="681B47B3" w14:textId="5812572B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Fed Is Best. (2019). </w:t>
      </w:r>
      <w:r>
        <w:t>www.fedisbest.org</w:t>
      </w:r>
    </w:p>
    <w:p w14:paraId="4BD5D978" w14:textId="52E7B9C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Feltner, C., Weber, R. P., Stuebe, A. M., Grodensky, C. A., Orr, C., &amp; Viswanathan, M. (2018). </w:t>
      </w:r>
      <w:r w:rsidRPr="00484FD2">
        <w:rPr>
          <w:i/>
        </w:rPr>
        <w:t>Breastfeeding programs and policies, breastfeeding uptake, and maternal health outcomes in developed countries</w:t>
      </w:r>
      <w:r w:rsidRPr="00484FD2">
        <w:t xml:space="preserve"> Vol. AHRQ Publication No. 18-EHC014-EF.</w:t>
      </w:r>
      <w:r w:rsidRPr="00484FD2">
        <w:rPr>
          <w:i/>
        </w:rPr>
        <w:t xml:space="preserve"> </w:t>
      </w:r>
      <w:r w:rsidRPr="00484FD2">
        <w:t xml:space="preserve"> Retrieved from </w:t>
      </w:r>
      <w:hyperlink r:id="rId4" w:history="1">
        <w:r w:rsidRPr="00484FD2">
          <w:rPr>
            <w:rStyle w:val="Hyperlink"/>
          </w:rPr>
          <w:t>https://doi.org/10.23970/AHRQEPCCER210</w:t>
        </w:r>
      </w:hyperlink>
      <w:r w:rsidRPr="00484FD2">
        <w:t xml:space="preserve"> </w:t>
      </w:r>
    </w:p>
    <w:p w14:paraId="3893C1D6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Gomez-Pomar, E., &amp; Blubaugh, R. (2018). The Baby-Friendly Hospital Initiative and the ten steps for successful breastfeeding. A critical review of the literature. </w:t>
      </w:r>
      <w:r w:rsidRPr="00484FD2">
        <w:rPr>
          <w:i/>
        </w:rPr>
        <w:t>Journal of Perinatology</w:t>
      </w:r>
      <w:r w:rsidRPr="00484FD2">
        <w:t>. Retrieved from  doi:10.1038/s41372-018-0068-0</w:t>
      </w:r>
    </w:p>
    <w:p w14:paraId="45F109C9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Kair, L. R., &amp; Colaizy, T. T. (2016). Obese mothers have lower odds of experiencing pro-breastfeeding hospital practices than mothers of normal weight: CDC Pregnancy Risk Assessment Monitoring System (PRAMS), 2004-2008. </w:t>
      </w:r>
      <w:r w:rsidRPr="00484FD2">
        <w:rPr>
          <w:i/>
        </w:rPr>
        <w:t>Maternal &amp; Child Health Journal, 20</w:t>
      </w:r>
      <w:r w:rsidRPr="00484FD2">
        <w:t xml:space="preserve">(3), 593-601. </w:t>
      </w:r>
    </w:p>
    <w:p w14:paraId="70C3C3FA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Kendall-Tackett, K. A., &amp; Uvnas-Moberg, K. (2018). Is it really mothers' choice? Systemic and provider barriers to breastfeeding. </w:t>
      </w:r>
      <w:r w:rsidRPr="00484FD2">
        <w:rPr>
          <w:i/>
        </w:rPr>
        <w:t>Clinical Lactation, 9</w:t>
      </w:r>
      <w:r w:rsidRPr="00484FD2">
        <w:t xml:space="preserve">(4), 193-199. </w:t>
      </w:r>
    </w:p>
    <w:p w14:paraId="0FD023C0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Lind, J. N., Perrine, C. G., Li, R., Scanlon, K. S., &amp; Grummer-Strawn, L. M. (2014). Racial disparities in access to maternity care practices that support breastfeeding: United States, 2011. </w:t>
      </w:r>
      <w:r w:rsidRPr="00484FD2">
        <w:rPr>
          <w:i/>
        </w:rPr>
        <w:t>Morbidity &amp; Mortality Weekly Report, 63</w:t>
      </w:r>
      <w:r w:rsidRPr="00484FD2">
        <w:t xml:space="preserve">(33), 725-728. </w:t>
      </w:r>
    </w:p>
    <w:p w14:paraId="2D9E2781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MacEnroe, T. (2018). Debunking the misunderstandings of the Baby-Friendly Hospital Initiative and designation requirements. </w:t>
      </w:r>
      <w:r w:rsidRPr="00484FD2">
        <w:rPr>
          <w:i/>
        </w:rPr>
        <w:t>Clinical Lactation, 9</w:t>
      </w:r>
      <w:r w:rsidRPr="00484FD2">
        <w:t xml:space="preserve">(4), 208-211. </w:t>
      </w:r>
    </w:p>
    <w:p w14:paraId="66D7219C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Munn, A. C., Newman, S. D., Mueller, M., Phillips, S. M., &amp; Taylor, S. N. (2016). The impact in the United States of the Baby-Friendly Hospital Initiative on the early infant health and breastfeeding outcomes. </w:t>
      </w:r>
      <w:r w:rsidRPr="00484FD2">
        <w:rPr>
          <w:i/>
        </w:rPr>
        <w:t>Breastfeeding Medicine, 11</w:t>
      </w:r>
      <w:r w:rsidRPr="00484FD2">
        <w:t xml:space="preserve">(5), 223-230. </w:t>
      </w:r>
    </w:p>
    <w:p w14:paraId="18E828CE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Vehling, L., Chan, D., McGavock, J., Becker, A. B., Subbaro, P., Moraes, T. J., . . . Azad, M. B. (2018). Exclusive breastfeeding in hospital predicts longer breastfeeding duration: Implications for health equity. </w:t>
      </w:r>
      <w:r w:rsidRPr="00484FD2">
        <w:rPr>
          <w:i/>
        </w:rPr>
        <w:t>Birth</w:t>
      </w:r>
      <w:r w:rsidRPr="00484FD2">
        <w:t>. doi:10.1111/birt.12345</w:t>
      </w:r>
    </w:p>
    <w:p w14:paraId="3CF825C7" w14:textId="77777777" w:rsidR="00484FD2" w:rsidRPr="00484FD2" w:rsidRDefault="00484FD2" w:rsidP="00484FD2">
      <w:pPr>
        <w:pStyle w:val="EndNoteBibliography"/>
        <w:spacing w:after="0"/>
        <w:ind w:left="720" w:hanging="720"/>
      </w:pPr>
      <w:r w:rsidRPr="00484FD2">
        <w:t xml:space="preserve">Walker, M. (2017). Letter to the editor. </w:t>
      </w:r>
      <w:r w:rsidRPr="00484FD2">
        <w:rPr>
          <w:i/>
        </w:rPr>
        <w:t>JAMA Pediatrics, 171</w:t>
      </w:r>
      <w:r w:rsidRPr="00484FD2">
        <w:t xml:space="preserve">(3), 304. </w:t>
      </w:r>
    </w:p>
    <w:p w14:paraId="02912AA0" w14:textId="77777777" w:rsidR="00484FD2" w:rsidRPr="00484FD2" w:rsidRDefault="00484FD2" w:rsidP="00484FD2">
      <w:pPr>
        <w:pStyle w:val="EndNoteBibliography"/>
        <w:ind w:left="720" w:hanging="720"/>
      </w:pPr>
      <w:r w:rsidRPr="00484FD2">
        <w:t xml:space="preserve">Walker, M. (2018). Is exclusive breastfeeding dangerous? </w:t>
      </w:r>
      <w:r w:rsidRPr="00484FD2">
        <w:rPr>
          <w:i/>
        </w:rPr>
        <w:t>Clinical Lactation, 9</w:t>
      </w:r>
      <w:r w:rsidRPr="00484FD2">
        <w:t xml:space="preserve">(4), 171-182. </w:t>
      </w:r>
    </w:p>
    <w:p w14:paraId="298F65DC" w14:textId="7D460740" w:rsidR="009E390F" w:rsidRDefault="009E390F" w:rsidP="009E390F">
      <w:pPr>
        <w:jc w:val="center"/>
        <w:rPr>
          <w:b/>
          <w:bCs/>
        </w:rPr>
      </w:pPr>
      <w:r>
        <w:rPr>
          <w:b/>
          <w:bCs/>
        </w:rPr>
        <w:fldChar w:fldCharType="end"/>
      </w:r>
      <w:r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 ExcludeAuth="1" ExcludeYear="1" Hidden="1"&gt;&lt;Author&gt;MacEnroe&lt;/Author&gt;&lt;Year&gt;2018&lt;/Year&gt;&lt;RecNum&gt;2998&lt;/RecNum&gt;&lt;record&gt;&lt;rec-number&gt;2998&lt;/rec-number&gt;&lt;foreign-keys&gt;&lt;key app="EN" db-id="2pxtfwetnszd2nesd0950ercadszsp0dxw0w" timestamp="1548475030"&gt;2998&lt;/key&gt;&lt;/foreign-keys&gt;&lt;ref-type name="Journal Article"&gt;17&lt;/ref-type&gt;&lt;contributors&gt;&lt;authors&gt;&lt;author&gt;MacEnroe, T.&lt;/author&gt;&lt;/authors&gt;&lt;/contributors&gt;&lt;titles&gt;&lt;title&gt;Debunking the misunderstandings of the Baby-Friendly Hospital Initiative and designation requirements&lt;/title&gt;&lt;secondary-title&gt;Clinical Lactation&lt;/secondary-title&gt;&lt;/titles&gt;&lt;periodical&gt;&lt;full-title&gt;Clinical Lactation&lt;/full-title&gt;&lt;/periodical&gt;&lt;pages&gt;208-211&lt;/pages&gt;&lt;volume&gt;9&lt;/volume&gt;&lt;number&gt;4&lt;/number&gt;&lt;dates&gt;&lt;year&gt;2018&lt;/year&gt;&lt;/dates&gt;&lt;urls&gt;&lt;/urls&gt;&lt;/record&gt;&lt;/Cite&gt;&lt;Cite ExcludeAuth="1" ExcludeYear="1" Hidden="1"&gt;&lt;Author&gt;Bass&lt;/Author&gt;&lt;Year&gt;2019&lt;/Year&gt;&lt;RecNum&gt;3001&lt;/RecNum&gt;&lt;record&gt;&lt;rec-number&gt;3001&lt;/rec-number&gt;&lt;foreign-keys&gt;&lt;key app="EN" db-id="2pxtfwetnszd2nesd0950ercadszsp0dxw0w" timestamp="1548475543"&gt;3001&lt;/key&gt;&lt;/foreign-keys&gt;&lt;ref-type name="Journal Article"&gt;17&lt;/ref-type&gt;&lt;contributors&gt;&lt;authors&gt;&lt;author&gt;Bass, J.L.&lt;/author&gt;&lt;author&gt;Gartley, T.&lt;/author&gt;&lt;author&gt;Kleinman, R.&lt;/author&gt;&lt;/authors&gt;&lt;/contributors&gt;&lt;titles&gt;&lt;title&gt;World Health Organization Baby-Friendly Hospital Initiative Guideline and 2018 Implementation Guidance&lt;/title&gt;&lt;secondary-title&gt;JAMA Pediatrics&lt;/secondary-title&gt;&lt;/titles&gt;&lt;periodical&gt;&lt;full-title&gt;JAMA Pediatrics&lt;/full-title&gt;&lt;/periodical&gt;&lt;pages&gt;93-94&lt;/pages&gt;&lt;volume&gt;173&lt;/volume&gt;&lt;number&gt;1&lt;/number&gt;&lt;dates&gt;&lt;year&gt;2019&lt;/year&gt;&lt;/dates&gt;&lt;urls&gt;&lt;/urls&gt;&lt;/record&gt;&lt;/Cite&gt;&lt;/EndNote&gt;</w:instrText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</w:p>
    <w:sectPr w:rsidR="009E39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AyMDExNzQ0MTA1NTRR0lEKTi0uzszPAykwrAUArLKDS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2985&lt;/item&gt;&lt;item&gt;2987&lt;/item&gt;&lt;item&gt;2992&lt;/item&gt;&lt;item&gt;2993&lt;/item&gt;&lt;item&gt;2995&lt;/item&gt;&lt;item&gt;2996&lt;/item&gt;&lt;item&gt;2997&lt;/item&gt;&lt;item&gt;2998&lt;/item&gt;&lt;item&gt;2999&lt;/item&gt;&lt;item&gt;3000&lt;/item&gt;&lt;item&gt;3001&lt;/item&gt;&lt;item&gt;3002&lt;/item&gt;&lt;item&gt;3003&lt;/item&gt;&lt;item&gt;3004&lt;/item&gt;&lt;item&gt;3006&lt;/item&gt;&lt;item&gt;3043&lt;/item&gt;&lt;/record-ids&gt;&lt;/item&gt;&lt;/Libraries&gt;"/>
  </w:docVars>
  <w:rsids>
    <w:rsidRoot w:val="009E390F"/>
    <w:rsid w:val="00484FD2"/>
    <w:rsid w:val="0049732A"/>
    <w:rsid w:val="005F03E0"/>
    <w:rsid w:val="007B2E20"/>
    <w:rsid w:val="009E390F"/>
    <w:rsid w:val="00A00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B6CE88"/>
  <w15:chartTrackingRefBased/>
  <w15:docId w15:val="{6BFC4B60-E4D7-484E-A358-30377D4E50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E390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E390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E390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E390F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E390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E390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doi.org/10.23970/AHRQEPCCER21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</Pages>
  <Words>702</Words>
  <Characters>400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13T21:14:00Z</dcterms:created>
  <dcterms:modified xsi:type="dcterms:W3CDTF">2019-08-13T21:31:00Z</dcterms:modified>
</cp:coreProperties>
</file>